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 xml:space="preserve">Utvärdering av pedagogiska modeller som en plattform för förädling av kurser inom e-lärande företaget </w:t>
      </w:r>
      <w:proofErr w:type="spellStart"/>
      <w:r w:rsidRPr="009D7788">
        <w:rPr>
          <w:sz w:val="46"/>
          <w:szCs w:val="46"/>
        </w:rPr>
        <w:t>Grade</w:t>
      </w:r>
      <w:proofErr w:type="spellEnd"/>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w:t>
      </w:r>
      <w:proofErr w:type="spellStart"/>
      <w:r>
        <w:t>Imner</w:t>
      </w:r>
      <w:proofErr w:type="spellEnd"/>
      <w:r>
        <w:t xml:space="preserve">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A30F3" w:rsidRDefault="00CA30F3">
                            <w:pPr>
                              <w:pStyle w:val="Frontpagetext"/>
                              <w:rPr>
                                <w:sz w:val="28"/>
                                <w:szCs w:val="28"/>
                              </w:rPr>
                            </w:pPr>
                            <w:r>
                              <w:rPr>
                                <w:sz w:val="28"/>
                                <w:szCs w:val="28"/>
                              </w:rPr>
                              <w:t xml:space="preserve">Institutionen för data- </w:t>
                            </w:r>
                            <w:r>
                              <w:rPr>
                                <w:sz w:val="28"/>
                                <w:szCs w:val="28"/>
                              </w:rPr>
                              <w:br/>
                              <w:t>och systemvetenskap</w:t>
                            </w:r>
                          </w:p>
                          <w:p w14:paraId="0DD0DA7D" w14:textId="77777777" w:rsidR="00CA30F3" w:rsidRDefault="00CA30F3">
                            <w:pPr>
                              <w:pStyle w:val="TextBox"/>
                            </w:pPr>
                            <w:r>
                              <w:t xml:space="preserve">Examensarbete 15 </w:t>
                            </w:r>
                            <w:proofErr w:type="spellStart"/>
                            <w:r>
                              <w:t>hp</w:t>
                            </w:r>
                            <w:proofErr w:type="spellEnd"/>
                          </w:p>
                          <w:p w14:paraId="205AAAC7" w14:textId="77777777" w:rsidR="00CA30F3" w:rsidRDefault="00CA30F3">
                            <w:pPr>
                              <w:pStyle w:val="TextBox"/>
                            </w:pPr>
                            <w:r>
                              <w:t>Data- och systemvetenskap</w:t>
                            </w:r>
                          </w:p>
                          <w:p w14:paraId="51566511" w14:textId="77777777" w:rsidR="00CA30F3" w:rsidRDefault="00CA30F3">
                            <w:pPr>
                              <w:pStyle w:val="Textruta"/>
                            </w:pPr>
                            <w:r>
                              <w:t xml:space="preserve">Kurs- eller utbildningsprogram (180 </w:t>
                            </w:r>
                            <w:proofErr w:type="spellStart"/>
                            <w:r>
                              <w:t>hp</w:t>
                            </w:r>
                            <w:proofErr w:type="spellEnd"/>
                            <w:r>
                              <w:t xml:space="preserve">) </w:t>
                            </w:r>
                          </w:p>
                          <w:p w14:paraId="7A700FAB" w14:textId="05793D08" w:rsidR="00CA30F3" w:rsidRDefault="00CA30F3">
                            <w:pPr>
                              <w:pStyle w:val="Textruta"/>
                            </w:pPr>
                            <w:r>
                              <w:t>Höstterminen 2018</w:t>
                            </w:r>
                          </w:p>
                          <w:p w14:paraId="381612CD" w14:textId="77777777" w:rsidR="00CA30F3" w:rsidRDefault="00CA30F3">
                            <w:pPr>
                              <w:pStyle w:val="Textruta"/>
                            </w:pPr>
                            <w:r>
                              <w:t>Handledare: Robert Ramberg</w:t>
                            </w:r>
                          </w:p>
                          <w:p w14:paraId="41DC09BB" w14:textId="65C456F9" w:rsidR="00CA30F3" w:rsidRDefault="00CA30F3">
                            <w:pPr>
                              <w:pStyle w:val="Textruta"/>
                            </w:pPr>
                            <w:r>
                              <w:t xml:space="preserve">Granskare: </w:t>
                            </w:r>
                          </w:p>
                          <w:p w14:paraId="316E1ACF" w14:textId="77777777" w:rsidR="00CA30F3" w:rsidRPr="00EE4EEC" w:rsidRDefault="00CA30F3">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30F3" w:rsidRDefault="00CA30F3">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30F3" w:rsidRDefault="00CA30F3">
                      <w:pPr>
                        <w:pStyle w:val="Frontpagetext"/>
                        <w:rPr>
                          <w:sz w:val="28"/>
                          <w:szCs w:val="28"/>
                        </w:rPr>
                      </w:pPr>
                      <w:r>
                        <w:rPr>
                          <w:sz w:val="28"/>
                          <w:szCs w:val="28"/>
                        </w:rPr>
                        <w:t xml:space="preserve">Institutionen för data- </w:t>
                      </w:r>
                      <w:r>
                        <w:rPr>
                          <w:sz w:val="28"/>
                          <w:szCs w:val="28"/>
                        </w:rPr>
                        <w:br/>
                        <w:t>och systemvetenskap</w:t>
                      </w:r>
                    </w:p>
                    <w:p w14:paraId="0DD0DA7D" w14:textId="77777777" w:rsidR="00CA30F3" w:rsidRDefault="00CA30F3">
                      <w:pPr>
                        <w:pStyle w:val="TextBox"/>
                      </w:pPr>
                      <w:r>
                        <w:t>Examensarbete 15 hp</w:t>
                      </w:r>
                    </w:p>
                    <w:p w14:paraId="205AAAC7" w14:textId="77777777" w:rsidR="00CA30F3" w:rsidRDefault="00CA30F3">
                      <w:pPr>
                        <w:pStyle w:val="TextBox"/>
                      </w:pPr>
                      <w:r>
                        <w:t>Data- och systemvetenskap</w:t>
                      </w:r>
                    </w:p>
                    <w:p w14:paraId="51566511" w14:textId="77777777" w:rsidR="00CA30F3" w:rsidRDefault="00CA30F3">
                      <w:pPr>
                        <w:pStyle w:val="Textruta"/>
                      </w:pPr>
                      <w:r>
                        <w:t xml:space="preserve">Kurs- eller utbildningsprogram (180 hp) </w:t>
                      </w:r>
                    </w:p>
                    <w:p w14:paraId="7A700FAB" w14:textId="05793D08" w:rsidR="00CA30F3" w:rsidRDefault="00CA30F3">
                      <w:pPr>
                        <w:pStyle w:val="Textruta"/>
                      </w:pPr>
                      <w:r>
                        <w:t>Höstterminen 2018</w:t>
                      </w:r>
                    </w:p>
                    <w:p w14:paraId="381612CD" w14:textId="77777777" w:rsidR="00CA30F3" w:rsidRDefault="00CA30F3">
                      <w:pPr>
                        <w:pStyle w:val="Textruta"/>
                      </w:pPr>
                      <w:r>
                        <w:t>Handledare: Robert Ramberg</w:t>
                      </w:r>
                    </w:p>
                    <w:p w14:paraId="41DC09BB" w14:textId="65C456F9" w:rsidR="00CA30F3" w:rsidRDefault="00CA30F3">
                      <w:pPr>
                        <w:pStyle w:val="Textruta"/>
                      </w:pPr>
                      <w:r>
                        <w:t xml:space="preserve">Granskare: </w:t>
                      </w:r>
                    </w:p>
                    <w:p w14:paraId="316E1ACF" w14:textId="77777777" w:rsidR="00CA30F3" w:rsidRPr="00EE4EEC" w:rsidRDefault="00CA30F3">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30F3" w:rsidRDefault="00CA30F3">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xml:space="preserve">, </w:t>
      </w:r>
      <w:proofErr w:type="spellStart"/>
      <w:r w:rsidR="00C153C6">
        <w:t>Grade</w:t>
      </w:r>
      <w:proofErr w:type="spellEnd"/>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29726663" w:rsidR="00C77B2D" w:rsidRDefault="00943F6C" w:rsidP="00CA1731">
      <w:pPr>
        <w:spacing w:line="480" w:lineRule="auto"/>
        <w:jc w:val="both"/>
      </w:pPr>
      <w:r>
        <w:t>Elektroniskt lärande (e-</w:t>
      </w:r>
      <w:r w:rsidR="00413C7D">
        <w:t>lärande) är en form av undervisning</w:t>
      </w:r>
      <w:r>
        <w:t xml:space="preserve"> som sker via distans </w:t>
      </w:r>
      <w:r w:rsidR="00413C7D">
        <w:t xml:space="preserve">med hjälp av att </w:t>
      </w:r>
      <w:r>
        <w:t xml:space="preserve">använda internet. </w:t>
      </w:r>
      <w:proofErr w:type="spellStart"/>
      <w:r w:rsidR="00791D4B">
        <w:t>Grade</w:t>
      </w:r>
      <w:proofErr w:type="spellEnd"/>
      <w:r w:rsidR="00791D4B">
        <w:t xml:space="preserv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proofErr w:type="spellStart"/>
      <w:r w:rsidR="00265FDF">
        <w:t>Grade</w:t>
      </w:r>
      <w:proofErr w:type="spellEnd"/>
      <w:r w:rsidR="00265FDF">
        <w:t xml:space="preserv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w:t>
      </w:r>
      <w:r>
        <w:t xml:space="preserve">ogiken tillhandahålls i kurser. </w:t>
      </w:r>
      <w:r w:rsidR="009411BD">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rsidR="009411BD">
        <w:t xml:space="preserve">lärandestrategier, kursinnehållet, </w:t>
      </w:r>
      <w:r w:rsidR="00036B5F">
        <w:t>delkursens tid och takt</w:t>
      </w:r>
      <w:r w:rsidR="009411BD">
        <w:t>, gränssni</w:t>
      </w:r>
      <w:r w:rsidR="00B639A7">
        <w:t>ttdesignen</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 xml:space="preserve">en anställd på </w:t>
      </w:r>
      <w:proofErr w:type="spellStart"/>
      <w:r w:rsidR="00F56940">
        <w:t>Grade</w:t>
      </w:r>
      <w:proofErr w:type="spellEnd"/>
      <w:r w:rsidR="00F56940">
        <w:t xml:space="preserv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w:t>
      </w:r>
      <w:proofErr w:type="spellStart"/>
      <w:r w:rsidR="00265FDF">
        <w:t>Grade</w:t>
      </w:r>
      <w:proofErr w:type="spellEnd"/>
      <w:r w:rsidR="00265FDF">
        <w:t>. Vi evaluera</w:t>
      </w:r>
      <w:r w:rsidR="00714353">
        <w:t>r</w:t>
      </w:r>
      <w:r w:rsidR="00265FDF">
        <w:t xml:space="preserve"> </w:t>
      </w:r>
      <w:r w:rsidR="009411BD">
        <w:t xml:space="preserve">också </w:t>
      </w:r>
      <w:r w:rsidR="00265FDF">
        <w:t xml:space="preserve">fyra av </w:t>
      </w:r>
      <w:proofErr w:type="spellStart"/>
      <w:r w:rsidR="00265FDF">
        <w:t>Grades</w:t>
      </w:r>
      <w:proofErr w:type="spellEnd"/>
      <w:r w:rsidR="00265FDF">
        <w:t xml:space="preserve">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proofErr w:type="spellStart"/>
      <w:r w:rsidR="00265FDF">
        <w:t>Grades</w:t>
      </w:r>
      <w:proofErr w:type="spellEnd"/>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 xml:space="preserve">med </w:t>
      </w:r>
      <w:proofErr w:type="spellStart"/>
      <w:r w:rsidR="000033C8">
        <w:t>Grades</w:t>
      </w:r>
      <w:proofErr w:type="spellEnd"/>
      <w:r w:rsidR="000033C8">
        <w:t xml:space="preserve"> nuvarande pedagogisk</w:t>
      </w:r>
      <w:r w:rsidR="00A72A42">
        <w:t>a</w:t>
      </w:r>
      <w:r w:rsidR="00D6155F">
        <w:t xml:space="preserve"> ansats. </w:t>
      </w:r>
      <w:r w:rsidR="00A361E8">
        <w:t>Utifrån e</w:t>
      </w:r>
      <w:r w:rsidR="00D6155F">
        <w:t>valuering</w:t>
      </w:r>
      <w:r w:rsidR="00A361E8">
        <w:t xml:space="preserve">en </w:t>
      </w:r>
      <w:r w:rsidR="00D6155F">
        <w:t xml:space="preserve">av </w:t>
      </w:r>
      <w:proofErr w:type="spellStart"/>
      <w:r w:rsidR="00D6155F">
        <w:t>Grades</w:t>
      </w:r>
      <w:proofErr w:type="spellEnd"/>
      <w:r w:rsidR="00D6155F">
        <w:t xml:space="preserve">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w:t>
      </w:r>
      <w:proofErr w:type="spellStart"/>
      <w:r w:rsidR="00A72A42">
        <w:t>Grade</w:t>
      </w:r>
      <w:proofErr w:type="spellEnd"/>
      <w:r w:rsidR="00A72A42">
        <w:t xml:space="preserv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proofErr w:type="spellStart"/>
      <w:r w:rsidR="00714353">
        <w:t>Grade</w:t>
      </w:r>
      <w:proofErr w:type="spellEnd"/>
      <w:r w:rsidR="00207601">
        <w:t xml:space="preserve">, samtidigt som det </w:t>
      </w:r>
      <w:r w:rsidR="0081570D">
        <w:t>kartlägger p</w:t>
      </w:r>
      <w:r w:rsidR="001B7295">
        <w:t>otentiella</w:t>
      </w:r>
      <w:r w:rsidR="0081570D">
        <w:t xml:space="preserve"> förbättringar i </w:t>
      </w:r>
      <w:proofErr w:type="spellStart"/>
      <w:r w:rsidR="0081570D">
        <w:t>Grades</w:t>
      </w:r>
      <w:proofErr w:type="spellEnd"/>
      <w:r w:rsidR="0081570D">
        <w:t xml:space="preserve"> nuvarande pedagogik.</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3A9C30B1"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w:t>
      </w:r>
      <w:proofErr w:type="spellStart"/>
      <w:r>
        <w:t>Issac</w:t>
      </w:r>
      <w:proofErr w:type="spellEnd"/>
      <w:r>
        <w:t xml:space="preserve"> </w:t>
      </w:r>
      <w:proofErr w:type="spellStart"/>
      <w:r>
        <w:t>Pitman</w:t>
      </w:r>
      <w:proofErr w:type="spellEnd"/>
      <w:r w:rsidR="00BD0BAF">
        <w:t xml:space="preserve">. </w:t>
      </w:r>
      <w:proofErr w:type="spellStart"/>
      <w:r w:rsidR="00BD0BAF">
        <w:t>Pitman</w:t>
      </w:r>
      <w:proofErr w:type="spellEnd"/>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t xml:space="preserve"> el</w:t>
      </w:r>
      <w:r w:rsidR="00714353">
        <w:t xml:space="preserve">ektroniskt lärande (e-lärande). </w:t>
      </w:r>
      <w:r w:rsidR="00F36D89">
        <w:t>E</w:t>
      </w:r>
      <w:r w:rsidR="00E7141B">
        <w:t xml:space="preserve">-lärande är </w:t>
      </w:r>
      <w:r w:rsidR="00F36D89">
        <w:t>en typ av distanslärande so</w:t>
      </w:r>
      <w:r w:rsidR="004642EB">
        <w:t>m</w:t>
      </w:r>
      <w:r w:rsidR="000C1C09">
        <w:t xml:space="preserve"> </w:t>
      </w:r>
      <w:r w:rsidR="00BD0BAF">
        <w:t xml:space="preserve">främst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BD0BAF">
        <w:t xml:space="preserve">att </w:t>
      </w:r>
      <w:r>
        <w:t>lärande</w:t>
      </w:r>
      <w:r w:rsidR="00960F14">
        <w:t>t blir mer interaktivt, 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w:t>
      </w:r>
      <w:proofErr w:type="spellStart"/>
      <w:r>
        <w:t>eLea</w:t>
      </w:r>
      <w:r w:rsidR="00322DBF">
        <w:t>rning</w:t>
      </w:r>
      <w:proofErr w:type="spellEnd"/>
      <w:r w:rsidR="00322DBF">
        <w:t xml:space="preserve">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17CDE042"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 xml:space="preserve">ELF försöker skapa en </w:t>
      </w:r>
      <w:r w:rsidR="00640B24">
        <w:t xml:space="preserve">förståelse för </w:t>
      </w:r>
      <w:proofErr w:type="spellStart"/>
      <w:r w:rsidR="00640B24">
        <w:t>EIF</w:t>
      </w:r>
      <w:r w:rsidR="00C51B02">
        <w:t>’</w:t>
      </w:r>
      <w:r w:rsidR="00305460">
        <w:t>s</w:t>
      </w:r>
      <w:proofErr w:type="spellEnd"/>
      <w:r w:rsidR="00305460">
        <w:t xml:space="preserve">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lastRenderedPageBreak/>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75AA40A7"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218A2">
        <w:rPr>
          <w:rFonts w:cs="Times New Roman"/>
          <w:szCs w:val="24"/>
        </w:rPr>
        <w:t>(</w:t>
      </w:r>
      <w:r w:rsidR="00A72A42" w:rsidRPr="00A72A42">
        <w:rPr>
          <w:rFonts w:cs="Times New Roman"/>
          <w:szCs w:val="24"/>
        </w:rPr>
        <w:t>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w:t>
      </w:r>
      <w:proofErr w:type="spellStart"/>
      <w:r w:rsidR="00850895">
        <w:t>ELF</w:t>
      </w:r>
      <w:r w:rsidR="00C51B02">
        <w:t>’</w:t>
      </w:r>
      <w:r w:rsidR="0074784D">
        <w:t>s</w:t>
      </w:r>
      <w:proofErr w:type="spellEnd"/>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w:t>
      </w:r>
      <w:proofErr w:type="spellStart"/>
      <w:r w:rsidR="000B42FE">
        <w:t>ELF’s</w:t>
      </w:r>
      <w:proofErr w:type="spellEnd"/>
      <w:r w:rsidR="000B42FE">
        <w:t xml:space="preserve"> framtida e-kurser.</w:t>
      </w:r>
    </w:p>
    <w:p w14:paraId="25FCDF0F" w14:textId="77777777" w:rsidR="00A2390B" w:rsidRDefault="00A2390B" w:rsidP="00CA1731">
      <w:pPr>
        <w:spacing w:line="480" w:lineRule="auto"/>
        <w:jc w:val="both"/>
      </w:pPr>
    </w:p>
    <w:p w14:paraId="7EF972CF" w14:textId="50210C6E" w:rsidR="00CD0280" w:rsidRDefault="009B5FD4" w:rsidP="00CA1731">
      <w:pPr>
        <w:spacing w:line="480" w:lineRule="auto"/>
        <w:jc w:val="both"/>
      </w:pPr>
      <w:r>
        <w:lastRenderedPageBreak/>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0E3571">
        <w:rPr>
          <w:rFonts w:cs="Times New Roman"/>
          <w:szCs w:val="24"/>
        </w:rPr>
        <w:t>(</w:t>
      </w:r>
      <w:r w:rsidR="00A72A42" w:rsidRPr="00A72A42">
        <w:rPr>
          <w:rFonts w:cs="Times New Roman"/>
          <w:szCs w:val="24"/>
        </w:rPr>
        <w:t>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B661EF">
        <w:t xml:space="preserve">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77B49">
        <w:t xml:space="preserve"> och det </w:t>
      </w:r>
      <w:r w:rsidR="00850895">
        <w:t>innebär att det behövs kommunikation, klargöranden, kontraster, rekombination, problemlösning</w:t>
      </w:r>
      <w:r w:rsidR="00F90644">
        <w:t>,</w:t>
      </w:r>
      <w:r w:rsidR="00850895">
        <w:t xml:space="preserve"> och slutsatser</w:t>
      </w:r>
      <w:r w:rsidR="00B661EF">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B77B49">
        <w:t>det Konstruktivistisk</w:t>
      </w:r>
      <w:r w:rsidR="00F611BE">
        <w:t xml:space="preserve"> </w:t>
      </w:r>
      <w:r w:rsidR="00850895">
        <w:t>perspek</w:t>
      </w:r>
      <w:r w:rsidR="000F0251">
        <w:t>tivet kallas Konstruktivistisk L</w:t>
      </w:r>
      <w:r w:rsidR="00850895">
        <w:t>äromiljö (KL</w:t>
      </w:r>
      <w:r w:rsidR="00413AFC">
        <w:t>M</w:t>
      </w:r>
      <w:r w:rsidR="00850895">
        <w:t>)</w:t>
      </w:r>
      <w:r w:rsidR="00B77B49">
        <w:t>,</w:t>
      </w:r>
      <w:r w:rsidR="00850895">
        <w:t xml:space="preserve">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odyText"/>
        <w:spacing w:line="480" w:lineRule="auto"/>
        <w:jc w:val="both"/>
      </w:pPr>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lastRenderedPageBreak/>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proofErr w:type="spellStart"/>
      <w:r w:rsidR="0050514C">
        <w:t>Grade</w:t>
      </w:r>
      <w:proofErr w:type="spellEnd"/>
      <w:r w:rsidR="0050514C">
        <w:t xml:space="preserv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 xml:space="preserve">organisationer. </w:t>
      </w:r>
      <w:proofErr w:type="spellStart"/>
      <w:r>
        <w:t>Grade</w:t>
      </w:r>
      <w:proofErr w:type="spellEnd"/>
      <w:r>
        <w:t xml:space="preserve"> har inriktat sig på att sälja friståend</w:t>
      </w:r>
      <w:r w:rsidR="00E4277B">
        <w:t>e kurser och även färdiga kurspaket</w:t>
      </w:r>
      <w:r>
        <w:t xml:space="preserve"> i deras anskaffade </w:t>
      </w:r>
      <w:proofErr w:type="spellStart"/>
      <w:r>
        <w:t>lärplattfom</w:t>
      </w:r>
      <w:proofErr w:type="spellEnd"/>
      <w:r>
        <w:t xml:space="preserve"> </w:t>
      </w:r>
      <w:proofErr w:type="spellStart"/>
      <w:r>
        <w:t>Luvit</w:t>
      </w:r>
      <w:proofErr w:type="spellEnd"/>
      <w:r>
        <w:t xml:space="preserve">. På Stockholmskontoret är det 10 medarbetare som producerar årligen mellan 20 till 25 e-kurser. </w:t>
      </w:r>
      <w:r w:rsidR="00850895" w:rsidRPr="00713E7C">
        <w:rPr>
          <w:rFonts w:cs="Times New Roman"/>
        </w:rPr>
        <w:t xml:space="preserve">För nuvarande anpassar </w:t>
      </w:r>
      <w:proofErr w:type="spellStart"/>
      <w:r w:rsidR="00850895" w:rsidRPr="00713E7C">
        <w:rPr>
          <w:rFonts w:cs="Times New Roman"/>
        </w:rPr>
        <w:t>Grade</w:t>
      </w:r>
      <w:proofErr w:type="spellEnd"/>
      <w:r w:rsidR="00850895" w:rsidRPr="00713E7C">
        <w:rPr>
          <w:rFonts w:cs="Times New Roman"/>
        </w:rPr>
        <w:t xml:space="preserv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w:t>
      </w:r>
      <w:proofErr w:type="spellStart"/>
      <w:r w:rsidR="00D7649D" w:rsidRPr="00713E7C">
        <w:rPr>
          <w:rFonts w:cs="Times New Roman"/>
        </w:rPr>
        <w:t>S</w:t>
      </w:r>
      <w:r w:rsidR="00116196" w:rsidRPr="00713E7C">
        <w:rPr>
          <w:rFonts w:cs="Times New Roman"/>
        </w:rPr>
        <w:t>toryline</w:t>
      </w:r>
      <w:proofErr w:type="spellEnd"/>
      <w:r w:rsidR="00116196" w:rsidRPr="00713E7C">
        <w:rPr>
          <w:rFonts w:cs="Times New Roman"/>
        </w:rPr>
        <w:t xml:space="preserve"> som utspe</w:t>
      </w:r>
      <w:r w:rsidR="00D7649D" w:rsidRPr="00713E7C">
        <w:rPr>
          <w:rFonts w:cs="Times New Roman"/>
        </w:rPr>
        <w:t xml:space="preserve">lar sig som en form av Powerpoint presentation. </w:t>
      </w:r>
      <w:r w:rsidR="00850895" w:rsidRPr="00713E7C">
        <w:rPr>
          <w:rFonts w:cs="Times New Roman"/>
        </w:rPr>
        <w:t xml:space="preserve">Eftersom </w:t>
      </w:r>
      <w:proofErr w:type="spellStart"/>
      <w:r w:rsidR="00850895" w:rsidRPr="00713E7C">
        <w:rPr>
          <w:rFonts w:cs="Times New Roman"/>
        </w:rPr>
        <w:t>Grade</w:t>
      </w:r>
      <w:proofErr w:type="spellEnd"/>
      <w:r w:rsidR="00850895" w:rsidRPr="00713E7C">
        <w:rPr>
          <w:rFonts w:cs="Times New Roman"/>
        </w:rPr>
        <w:t xml:space="preserv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6BB4485"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w:t>
      </w:r>
      <w:proofErr w:type="spellStart"/>
      <w:r w:rsidRPr="00713E7C">
        <w:rPr>
          <w:rFonts w:cs="Times New Roman"/>
        </w:rPr>
        <w:t>Grades</w:t>
      </w:r>
      <w:proofErr w:type="spellEnd"/>
      <w:r w:rsidRPr="00713E7C">
        <w:rPr>
          <w:rFonts w:cs="Times New Roman"/>
        </w:rPr>
        <w:t xml:space="preserve">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xml:space="preserve">, </w:t>
      </w:r>
      <w:r w:rsidR="00897661">
        <w:rPr>
          <w:rFonts w:cs="Times New Roman"/>
        </w:rPr>
        <w:t xml:space="preserve">dessa är </w:t>
      </w:r>
      <w:r w:rsidR="00EB72CF">
        <w:rPr>
          <w:rFonts w:cs="Times New Roman"/>
        </w:rPr>
        <w:t>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w:t>
      </w:r>
      <w:proofErr w:type="spellStart"/>
      <w:r w:rsidRPr="00713E7C">
        <w:rPr>
          <w:rFonts w:cs="Times New Roman"/>
        </w:rPr>
        <w:t>Grades</w:t>
      </w:r>
      <w:proofErr w:type="spellEnd"/>
      <w:r w:rsidRPr="00713E7C">
        <w:rPr>
          <w:rFonts w:cs="Times New Roman"/>
        </w:rPr>
        <w:t xml:space="preserve">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w:t>
      </w:r>
      <w:proofErr w:type="spellStart"/>
      <w:r w:rsidRPr="00713E7C">
        <w:rPr>
          <w:rFonts w:cs="Times New Roman"/>
        </w:rPr>
        <w:t>Grades</w:t>
      </w:r>
      <w:proofErr w:type="spellEnd"/>
      <w:r w:rsidRPr="00713E7C">
        <w:rPr>
          <w:rFonts w:cs="Times New Roman"/>
        </w:rPr>
        <w:t xml:space="preserve">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w:t>
      </w:r>
      <w:proofErr w:type="spellStart"/>
      <w:r w:rsidR="007466FA">
        <w:rPr>
          <w:rFonts w:cs="Times New Roman"/>
        </w:rPr>
        <w:t>Grade</w:t>
      </w:r>
      <w:proofErr w:type="spellEnd"/>
      <w:r w:rsidR="007466FA">
        <w:rPr>
          <w:rFonts w:cs="Times New Roman"/>
        </w:rPr>
        <w:t xml:space="preserve">. </w:t>
      </w:r>
      <w:r w:rsidR="00C82DDB" w:rsidRPr="00C82DDB">
        <w:rPr>
          <w:lang w:eastAsia="sv-SE"/>
        </w:rPr>
        <w:t>Ytterligare analyserade</w:t>
      </w:r>
      <w:r w:rsidR="00C32530">
        <w:rPr>
          <w:lang w:eastAsia="sv-SE"/>
        </w:rPr>
        <w:t>s</w:t>
      </w:r>
      <w:r w:rsidR="00C82DDB" w:rsidRPr="00C82DDB">
        <w:rPr>
          <w:lang w:eastAsia="sv-SE"/>
        </w:rPr>
        <w:t xml:space="preserve"> vi hur väl fyra av </w:t>
      </w:r>
      <w:proofErr w:type="spellStart"/>
      <w:r w:rsidR="00C82DDB" w:rsidRPr="00C82DDB">
        <w:rPr>
          <w:lang w:eastAsia="sv-SE"/>
        </w:rPr>
        <w:t>Grades</w:t>
      </w:r>
      <w:proofErr w:type="spellEnd"/>
      <w:r w:rsidR="00C82DDB" w:rsidRPr="00C82DDB">
        <w:rPr>
          <w:lang w:eastAsia="sv-SE"/>
        </w:rPr>
        <w:t xml:space="preserve">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lastRenderedPageBreak/>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modell hos </w:t>
      </w:r>
      <w:proofErr w:type="spellStart"/>
      <w:r w:rsidR="00EE400D">
        <w:rPr>
          <w:lang w:eastAsia="sv-SE"/>
        </w:rPr>
        <w:t>Grade</w:t>
      </w:r>
      <w:proofErr w:type="spellEnd"/>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2819FC5C"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w:t>
      </w:r>
      <w:proofErr w:type="spellStart"/>
      <w:r w:rsidR="00545510">
        <w:rPr>
          <w:rFonts w:cs="Times New Roman"/>
        </w:rPr>
        <w:t>Grade</w:t>
      </w:r>
      <w:proofErr w:type="spellEnd"/>
      <w:r w:rsidR="00545510">
        <w:rPr>
          <w:rFonts w:cs="Times New Roman"/>
        </w:rPr>
        <w:t xml:space="preserve"> använder idag, samt att därefter </w:t>
      </w:r>
      <w:r>
        <w:rPr>
          <w:rFonts w:cs="Times New Roman"/>
        </w:rPr>
        <w:t>bedöma hur varje representati</w:t>
      </w:r>
      <w:r w:rsidR="00897661">
        <w:rPr>
          <w:rFonts w:cs="Times New Roman"/>
        </w:rPr>
        <w:t>v pedagogisk modell presterade.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545510">
        <w:rPr>
          <w:rFonts w:cs="Times New Roman"/>
        </w:rPr>
        <w:t>s</w:t>
      </w:r>
      <w:r>
        <w:rPr>
          <w:rFonts w:cs="Times New Roman"/>
        </w:rPr>
        <w:t xml:space="preserve">om </w:t>
      </w:r>
      <w:r w:rsidR="00545510">
        <w:rPr>
          <w:rFonts w:cs="Times New Roman"/>
        </w:rPr>
        <w:t xml:space="preserve">tar upp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w:t>
      </w:r>
      <w:proofErr w:type="spellStart"/>
      <w:r>
        <w:t>Grade</w:t>
      </w:r>
      <w:proofErr w:type="spellEnd"/>
      <w:r>
        <w:t xml:space="preserv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E662D4">
        <w:t xml:space="preserve">ATM och </w:t>
      </w:r>
      <w:r>
        <w:t xml:space="preserve">KLM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proofErr w:type="spellStart"/>
      <w:r>
        <w:t>Conole</w:t>
      </w:r>
      <w:proofErr w:type="spellEnd"/>
      <w:r>
        <w:t xml:space="preserve"> (2010), och </w:t>
      </w:r>
      <w:proofErr w:type="spellStart"/>
      <w:r>
        <w:t>Mayes</w:t>
      </w:r>
      <w:proofErr w:type="spellEnd"/>
      <w:r>
        <w:t xml:space="preserve"> och </w:t>
      </w:r>
      <w:proofErr w:type="spellStart"/>
      <w:r>
        <w:t>Freitas</w:t>
      </w:r>
      <w:proofErr w:type="spellEnd"/>
      <w:r>
        <w:t xml:space="preserve">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w:t>
      </w:r>
      <w:r>
        <w:lastRenderedPageBreak/>
        <w:t xml:space="preserve">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w:t>
      </w:r>
      <w:proofErr w:type="spellStart"/>
      <w:r w:rsidR="007F5A31">
        <w:t>Grades</w:t>
      </w:r>
      <w:proofErr w:type="spellEnd"/>
      <w:r w:rsidR="007F5A31">
        <w:t xml:space="preserve"> pedagogiska riktlinjer </w:t>
      </w:r>
      <w:r w:rsidR="0079274D">
        <w:t>(Bilaga 2)</w:t>
      </w:r>
      <w:r>
        <w:t>.</w:t>
      </w:r>
      <w:r w:rsidR="00C564E9">
        <w:t xml:space="preserve"> </w:t>
      </w:r>
      <w:r w:rsidR="00673314">
        <w:t>Frågekonstruktioner</w:t>
      </w:r>
      <w:r w:rsidR="002705D4">
        <w:t>na</w:t>
      </w:r>
      <w:r w:rsidR="00673314">
        <w:t xml:space="preserve"> i intervjun </w:t>
      </w:r>
      <w:r w:rsidR="00C9778A">
        <w:t xml:space="preserve">poängsätts och </w:t>
      </w:r>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 xml:space="preserve">för </w:t>
      </w:r>
      <w:proofErr w:type="spellStart"/>
      <w:r>
        <w:rPr>
          <w:rFonts w:eastAsia="Times New Roman" w:cs="Times New Roman"/>
          <w:lang w:eastAsia="sv-SE"/>
        </w:rPr>
        <w:t>Grade</w:t>
      </w:r>
      <w:r w:rsidR="00A46B98">
        <w:rPr>
          <w:rFonts w:eastAsia="Times New Roman" w:cs="Times New Roman"/>
          <w:lang w:eastAsia="sv-SE"/>
        </w:rPr>
        <w:t>s</w:t>
      </w:r>
      <w:proofErr w:type="spellEnd"/>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7C00EFC0" w14:textId="1C1CBA90"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w:t>
      </w:r>
      <w:proofErr w:type="spellStart"/>
      <w:r w:rsidR="00FE505A">
        <w:rPr>
          <w:rFonts w:eastAsia="Times New Roman" w:cs="Times New Roman"/>
          <w:lang w:eastAsia="sv-SE"/>
        </w:rPr>
        <w:t>Grades</w:t>
      </w:r>
      <w:proofErr w:type="spellEnd"/>
      <w:r w:rsidR="00FE505A">
        <w:rPr>
          <w:rFonts w:eastAsia="Times New Roman" w:cs="Times New Roman"/>
          <w:lang w:eastAsia="sv-SE"/>
        </w:rPr>
        <w:t xml:space="preserve">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 xml:space="preserve">fyra av </w:t>
      </w:r>
      <w:proofErr w:type="spellStart"/>
      <w:r w:rsidR="00FE505A">
        <w:rPr>
          <w:rFonts w:eastAsia="Times New Roman" w:cs="Times New Roman"/>
          <w:lang w:eastAsia="sv-SE"/>
        </w:rPr>
        <w:t>Grades</w:t>
      </w:r>
      <w:proofErr w:type="spellEnd"/>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 xml:space="preserve">enligt </w:t>
      </w:r>
      <w:proofErr w:type="spellStart"/>
      <w:r w:rsidR="00FE505A">
        <w:rPr>
          <w:rFonts w:eastAsia="Times New Roman" w:cs="Times New Roman"/>
          <w:lang w:eastAsia="sv-SE"/>
        </w:rPr>
        <w:t>DIM</w:t>
      </w:r>
      <w:r w:rsidR="00D02663">
        <w:rPr>
          <w:rFonts w:eastAsia="Times New Roman" w:cs="Times New Roman"/>
          <w:lang w:eastAsia="sv-SE"/>
        </w:rPr>
        <w:t>’</w:t>
      </w:r>
      <w:r w:rsidR="00FE505A">
        <w:rPr>
          <w:rFonts w:eastAsia="Times New Roman" w:cs="Times New Roman"/>
          <w:lang w:eastAsia="sv-SE"/>
        </w:rPr>
        <w:t>s</w:t>
      </w:r>
      <w:proofErr w:type="spellEnd"/>
      <w:r w:rsidR="00FE505A">
        <w:rPr>
          <w:rFonts w:eastAsia="Times New Roman" w:cs="Times New Roman"/>
          <w:lang w:eastAsia="sv-SE"/>
        </w:rPr>
        <w:t xml:space="preserve">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 xml:space="preserve">fattning av </w:t>
      </w:r>
      <w:proofErr w:type="spellStart"/>
      <w:r w:rsidR="001732AB">
        <w:rPr>
          <w:rFonts w:eastAsia="Times New Roman" w:cs="Times New Roman"/>
          <w:lang w:eastAsia="sv-SE"/>
        </w:rPr>
        <w:t>DIM’s</w:t>
      </w:r>
      <w:proofErr w:type="spellEnd"/>
      <w:r w:rsidR="001732AB">
        <w:rPr>
          <w:rFonts w:eastAsia="Times New Roman" w:cs="Times New Roman"/>
          <w:lang w:eastAsia="sv-SE"/>
        </w:rPr>
        <w:t xml:space="preserve">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FA6353" w:rsidRPr="008709DF">
        <w:rPr>
          <w:rFonts w:eastAsia="Times New Roman" w:cs="Times New Roman"/>
          <w:lang w:eastAsia="sv-SE"/>
        </w:rPr>
        <w:t>.</w:t>
      </w:r>
      <w:r w:rsidR="001732AB">
        <w:rPr>
          <w:rFonts w:eastAsia="Times New Roman" w:cs="Times New Roman"/>
          <w:lang w:eastAsia="sv-SE"/>
        </w:rPr>
        <w:t xml:space="preserve"> D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detta för att utforma ett </w:t>
      </w:r>
      <w:r w:rsidR="0072154A">
        <w:rPr>
          <w:rFonts w:eastAsia="Times New Roman" w:cs="Times New Roman"/>
          <w:lang w:eastAsia="sv-SE"/>
        </w:rPr>
        <w:t>formulär</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w:t>
      </w:r>
      <w:proofErr w:type="spellStart"/>
      <w:r w:rsidR="00850895">
        <w:rPr>
          <w:rFonts w:eastAsia="Times New Roman" w:cs="Times New Roman"/>
          <w:lang w:eastAsia="sv-SE"/>
        </w:rPr>
        <w:t>DIM’s</w:t>
      </w:r>
      <w:proofErr w:type="spellEnd"/>
      <w:r w:rsidR="00850895">
        <w:rPr>
          <w:rFonts w:eastAsia="Times New Roman" w:cs="Times New Roman"/>
          <w:lang w:eastAsia="sv-SE"/>
        </w:rPr>
        <w:t xml:space="preserve">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2" w:name="_Toc391456184"/>
      <w:bookmarkStart w:id="13" w:name="_Toc401327940"/>
      <w:bookmarkEnd w:id="12"/>
      <w:r>
        <w:t>Resultat</w:t>
      </w:r>
      <w:bookmarkEnd w:id="13"/>
    </w:p>
    <w:p w14:paraId="181AF975" w14:textId="77777777" w:rsidR="00D45847" w:rsidRPr="000B1921" w:rsidRDefault="00850895" w:rsidP="000B1921">
      <w:pPr>
        <w:pStyle w:val="BodyText"/>
        <w:spacing w:line="360" w:lineRule="auto"/>
        <w:rPr>
          <w:b/>
          <w:sz w:val="24"/>
        </w:rPr>
      </w:pPr>
      <w:r w:rsidRPr="000B1921">
        <w:rPr>
          <w:b/>
          <w:sz w:val="24"/>
        </w:rPr>
        <w:t xml:space="preserve">Associativt perspektiv och DIM motsvarar </w:t>
      </w:r>
      <w:proofErr w:type="spellStart"/>
      <w:r w:rsidRPr="000B1921">
        <w:rPr>
          <w:b/>
          <w:sz w:val="24"/>
        </w:rPr>
        <w:t>Grades</w:t>
      </w:r>
      <w:proofErr w:type="spellEnd"/>
      <w:r w:rsidRPr="000B1921">
        <w:rPr>
          <w:b/>
          <w:sz w:val="24"/>
        </w:rPr>
        <w:t xml:space="preserve"> nuvarande pedagogik  </w:t>
      </w:r>
    </w:p>
    <w:p w14:paraId="022FF46B" w14:textId="7777777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w:t>
      </w:r>
      <w:proofErr w:type="spellStart"/>
      <w:r>
        <w:t>Grade</w:t>
      </w:r>
      <w:proofErr w:type="spellEnd"/>
      <w:r>
        <w:t xml:space="preserve"> använder idag, genomfördes d</w:t>
      </w:r>
      <w:r w:rsidR="0088501B">
        <w:t>et en evaluering med hjälp av att</w:t>
      </w:r>
      <w:r>
        <w:t xml:space="preserve"> intervju</w:t>
      </w:r>
      <w:r w:rsidR="0088501B">
        <w:t xml:space="preserve">a </w:t>
      </w:r>
      <w:proofErr w:type="spellStart"/>
      <w:r w:rsidR="000E3605">
        <w:t>Grades</w:t>
      </w:r>
      <w:proofErr w:type="spellEnd"/>
      <w:r w:rsidR="000E3605">
        <w:t xml:space="preserve">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vi först</w:t>
      </w:r>
      <w:r w:rsidR="00830D00">
        <w:t xml:space="preserve"> en representativ modell från varje </w:t>
      </w:r>
      <w:r w:rsidR="00830D00">
        <w:lastRenderedPageBreak/>
        <w:t xml:space="preserve">perspektiv. DIM, ATM, och KLM valdes </w:t>
      </w:r>
      <w:r w:rsidR="006601B2">
        <w:t xml:space="preserve">för </w:t>
      </w:r>
      <w:r w:rsidR="00FC2E6B">
        <w:t>A</w:t>
      </w:r>
      <w:r w:rsidR="006601B2">
        <w:t>ssociativ</w:t>
      </w:r>
      <w:r w:rsidR="00A44A23">
        <w:t>t</w:t>
      </w:r>
      <w:r w:rsidR="00FC2E6B">
        <w:t>-, K</w:t>
      </w:r>
      <w:r w:rsidR="006601B2">
        <w:t>onstruktivistiskt</w:t>
      </w:r>
      <w:r w:rsidR="00FC2E6B">
        <w:t>-, och S</w:t>
      </w:r>
      <w:r w:rsidR="00780A57">
        <w:t>ociokulturellt-perspektiv</w:t>
      </w:r>
      <w:r w:rsidR="00830D00">
        <w:t xml:space="preser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7E2D2F93"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w:t>
      </w:r>
      <w:proofErr w:type="spellStart"/>
      <w:r>
        <w:t>Grades</w:t>
      </w:r>
      <w:proofErr w:type="spellEnd"/>
      <w:r>
        <w:t xml:space="preserve"> nuvarande pedagogiska ansats. </w:t>
      </w:r>
      <w:r w:rsidR="00780A57">
        <w:t xml:space="preserve">Följaktligen </w:t>
      </w:r>
      <w:r>
        <w:t xml:space="preserve">visade resultatet även att DIM var den mest lämpade modellen för att passa </w:t>
      </w:r>
      <w:proofErr w:type="spellStart"/>
      <w:r>
        <w:t>Grade</w:t>
      </w:r>
      <w:r w:rsidR="00A835E8">
        <w:t>s</w:t>
      </w:r>
      <w:proofErr w:type="spellEnd"/>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w:t>
      </w:r>
      <w:proofErr w:type="spellStart"/>
      <w:r w:rsidR="00A80803">
        <w:t>Grades</w:t>
      </w:r>
      <w:proofErr w:type="spellEnd"/>
      <w:r w:rsidR="00A80803">
        <w:t xml:space="preserve">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w:t>
      </w:r>
      <w:proofErr w:type="spellStart"/>
      <w:r w:rsidR="004A08DF">
        <w:t>Grade</w:t>
      </w:r>
      <w:r w:rsidR="00255B32">
        <w:t>s</w:t>
      </w:r>
      <w:proofErr w:type="spellEnd"/>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w:t>
      </w:r>
      <w:proofErr w:type="spellStart"/>
      <w:r w:rsidR="004A08DF">
        <w:t>Grade</w:t>
      </w:r>
      <w:proofErr w:type="spellEnd"/>
      <w:r w:rsidR="004A08DF">
        <w:t xml:space="preserv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692DE8">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CA4A2A">
        <w:t>frågekonstruktionerna</w:t>
      </w:r>
      <w:r w:rsidR="00CA4A2A">
        <w:t>,</w:t>
      </w:r>
      <w:r>
        <w:t xml:space="preserve"> </w:t>
      </w:r>
      <w:r w:rsidR="00CA4A2A">
        <w:t>d</w:t>
      </w:r>
      <w:r w:rsidR="00CA4A2A">
        <w:t xml:space="preserve">en vågräta linjen </w:t>
      </w:r>
      <w:r w:rsidR="00CA4A2A">
        <w:t>är</w:t>
      </w:r>
      <w:r w:rsidR="00CA4A2A">
        <w:t xml:space="preserve"> medelvärdet</w:t>
      </w:r>
      <w:r w:rsidR="00CA4A2A">
        <w:t>, och</w:t>
      </w:r>
      <w:r w:rsidR="00CA4A2A">
        <w:t xml:space="preserve">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odyText"/>
        <w:spacing w:line="360" w:lineRule="auto"/>
        <w:rPr>
          <w:b/>
          <w:sz w:val="24"/>
        </w:rPr>
      </w:pPr>
      <w:r>
        <w:rPr>
          <w:b/>
          <w:sz w:val="24"/>
        </w:rPr>
        <w:lastRenderedPageBreak/>
        <w:t xml:space="preserve">För – och nackdelar i </w:t>
      </w:r>
      <w:proofErr w:type="spellStart"/>
      <w:r>
        <w:rPr>
          <w:b/>
          <w:sz w:val="24"/>
        </w:rPr>
        <w:t>Grades</w:t>
      </w:r>
      <w:proofErr w:type="spellEnd"/>
      <w:r w:rsidR="0054444D">
        <w:rPr>
          <w:b/>
          <w:sz w:val="24"/>
        </w:rPr>
        <w:t xml:space="preserve"> nuvarande</w:t>
      </w:r>
      <w:r>
        <w:rPr>
          <w:b/>
          <w:sz w:val="24"/>
        </w:rPr>
        <w:t xml:space="preserve"> pedagogik enligt DIM</w:t>
      </w:r>
    </w:p>
    <w:p w14:paraId="29EBCC13" w14:textId="51FB4E59" w:rsidR="00E91509" w:rsidRDefault="00D35D94" w:rsidP="00CA1731">
      <w:pPr>
        <w:spacing w:line="480" w:lineRule="auto"/>
        <w:jc w:val="both"/>
      </w:pPr>
      <w:r>
        <w:t>F</w:t>
      </w:r>
      <w:r w:rsidR="006770F8">
        <w:t xml:space="preserve">ör att förstå vilka för- och nackdelar som kan finnas i </w:t>
      </w:r>
      <w:proofErr w:type="spellStart"/>
      <w:r w:rsidR="006770F8">
        <w:t>Grades</w:t>
      </w:r>
      <w:proofErr w:type="spellEnd"/>
      <w:r w:rsidR="006770F8">
        <w:t xml:space="preserve"> n</w:t>
      </w:r>
      <w:r>
        <w:t>uvarande pedagogiska riktlinjer</w:t>
      </w:r>
      <w:r w:rsidR="006770F8">
        <w:t xml:space="preserve"> </w:t>
      </w:r>
      <w:r w:rsidR="00D85EB9" w:rsidRPr="00560AA3">
        <w:t>evaluera</w:t>
      </w:r>
      <w:r>
        <w:t>de</w:t>
      </w:r>
      <w:r w:rsidR="008B2D29">
        <w:t>s</w:t>
      </w:r>
      <w:r>
        <w:t xml:space="preserve"> </w:t>
      </w:r>
      <w:r w:rsidR="00A835E8" w:rsidRPr="00560AA3">
        <w:t xml:space="preserve">fyra av </w:t>
      </w:r>
      <w:proofErr w:type="spellStart"/>
      <w:r w:rsidR="00A835E8" w:rsidRPr="00560AA3">
        <w:t>Grades</w:t>
      </w:r>
      <w:proofErr w:type="spellEnd"/>
      <w:r w:rsidR="00A835E8" w:rsidRPr="00560AA3">
        <w:t xml:space="preserve"> nyligen designade kurser under 2017 (KS Strålskydd, PT Strålsäkerhet, RCC, Tel</w:t>
      </w:r>
      <w:r w:rsidR="00E35816" w:rsidRPr="00560AA3">
        <w:t>ia GDPR)</w:t>
      </w:r>
      <w:r>
        <w:t xml:space="preserve"> enligt </w:t>
      </w:r>
      <w:proofErr w:type="spellStart"/>
      <w:r>
        <w:t>DIM</w:t>
      </w:r>
      <w:r w:rsidR="00FA6353">
        <w:t>’</w:t>
      </w:r>
      <w:r w:rsidR="0054444D">
        <w:t>s</w:t>
      </w:r>
      <w:proofErr w:type="spellEnd"/>
      <w:r>
        <w:t xml:space="preserve">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w:t>
      </w:r>
      <w:proofErr w:type="spellStart"/>
      <w:r w:rsidR="00D000E0">
        <w:t>DIM’s</w:t>
      </w:r>
      <w:proofErr w:type="spellEnd"/>
      <w:r w:rsidR="00D000E0">
        <w:t xml:space="preserve">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 xml:space="preserve">Uppdelning av poäng för alla e-kurser över </w:t>
      </w:r>
      <w:proofErr w:type="spellStart"/>
      <w:r w:rsidR="00D808DD">
        <w:t>DIM</w:t>
      </w:r>
      <w:r w:rsidR="0047588C">
        <w:t>’</w:t>
      </w:r>
      <w:r w:rsidR="00D808DD">
        <w:t>s</w:t>
      </w:r>
      <w:proofErr w:type="spellEnd"/>
      <w:r w:rsidR="00D808DD">
        <w:t xml:space="preserve">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w:t>
      </w:r>
      <w:proofErr w:type="spellStart"/>
      <w:r w:rsidR="00D808DD">
        <w:t>Grades</w:t>
      </w:r>
      <w:proofErr w:type="spellEnd"/>
      <w:r w:rsidR="00D808DD">
        <w:t xml:space="preserve">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w:t>
      </w:r>
      <w:proofErr w:type="spellStart"/>
      <w:r w:rsidR="00234C76">
        <w:t>Grade</w:t>
      </w:r>
      <w:proofErr w:type="spellEnd"/>
      <w:r w:rsidR="00234C76">
        <w:t xml:space="preserv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87B95F1" w:rsidR="00D45847" w:rsidRDefault="00E91509" w:rsidP="00CA1731">
      <w:pPr>
        <w:spacing w:line="480" w:lineRule="auto"/>
        <w:jc w:val="both"/>
      </w:pPr>
      <w:r>
        <w:t xml:space="preserve">För att få en djupare blick inom </w:t>
      </w:r>
      <w:proofErr w:type="spellStart"/>
      <w:r>
        <w:t>Grades</w:t>
      </w:r>
      <w:proofErr w:type="spellEnd"/>
      <w:r>
        <w:t xml:space="preserve">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 xml:space="preserve">att </w:t>
      </w:r>
      <w:proofErr w:type="spellStart"/>
      <w:r w:rsidR="00DC7A9B">
        <w:t>Grade</w:t>
      </w:r>
      <w:proofErr w:type="spellEnd"/>
      <w:r w:rsidR="00DC7A9B">
        <w:t xml:space="preserve"> inte lägger någon större fokus på dessa områden</w:t>
      </w:r>
      <w:r w:rsidR="00694336">
        <w:t xml:space="preserve"> enligt intervju</w:t>
      </w:r>
      <w:r w:rsidR="005F76A4">
        <w:t>svar</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439324F6" w:rsidR="00582DFC" w:rsidRDefault="00850895" w:rsidP="008D664C">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692DE8">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proofErr w:type="spellStart"/>
      <w:r>
        <w:rPr>
          <w:b/>
        </w:rPr>
        <w:t>Grades</w:t>
      </w:r>
      <w:proofErr w:type="spellEnd"/>
      <w:r>
        <w:rPr>
          <w:b/>
        </w:rPr>
        <w:t xml:space="preserve"> tidigare kurser. </w:t>
      </w:r>
      <w:r w:rsidRPr="000B1921">
        <w:rPr>
          <w:b/>
        </w:rPr>
        <w:t>A)</w:t>
      </w:r>
      <w:r w:rsidRPr="000B1921">
        <w:t xml:space="preserve"> Punkterna represent</w:t>
      </w:r>
      <w:r w:rsidR="00CA4A2A">
        <w:t>erar poäng från vardera DIM fas, d</w:t>
      </w:r>
      <w:r w:rsidR="00CA4A2A">
        <w:t xml:space="preserve">en </w:t>
      </w:r>
      <w:r w:rsidR="00CA4A2A" w:rsidRPr="000B1921">
        <w:t xml:space="preserve">vågräta </w:t>
      </w:r>
      <w:r w:rsidR="00CA4A2A">
        <w:t xml:space="preserve">linjen </w:t>
      </w:r>
      <w:r w:rsidR="00CA4A2A">
        <w:t>är</w:t>
      </w:r>
      <w:r w:rsidR="00CA4A2A">
        <w:t xml:space="preserve">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CA4A2A">
        <w: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71A15159" w14:textId="77777777" w:rsidR="00E8369E" w:rsidRDefault="00E8369E" w:rsidP="000B1921"/>
    <w:p w14:paraId="4A5C4E5F" w14:textId="77777777" w:rsidR="00582DFC" w:rsidRDefault="00582DFC" w:rsidP="000B1921">
      <w:pPr>
        <w:pStyle w:val="BodyText"/>
        <w:spacing w:line="600" w:lineRule="auto"/>
        <w:jc w:val="both"/>
        <w:rPr>
          <w:b/>
        </w:rPr>
      </w:pPr>
    </w:p>
    <w:p w14:paraId="6AA358B4" w14:textId="0837B590" w:rsidR="00D45847" w:rsidRPr="000B1921" w:rsidRDefault="00CA3AE8" w:rsidP="000B1921">
      <w:pPr>
        <w:pStyle w:val="BodyText"/>
        <w:spacing w:line="360" w:lineRule="auto"/>
        <w:jc w:val="both"/>
        <w:rPr>
          <w:b/>
          <w:sz w:val="24"/>
        </w:rPr>
      </w:pPr>
      <w:proofErr w:type="spellStart"/>
      <w:r>
        <w:rPr>
          <w:b/>
          <w:sz w:val="24"/>
        </w:rPr>
        <w:t>Grades</w:t>
      </w:r>
      <w:proofErr w:type="spellEnd"/>
      <w:r>
        <w:rPr>
          <w:b/>
          <w:sz w:val="24"/>
        </w:rPr>
        <w:t xml:space="preserve">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w:t>
      </w:r>
      <w:r w:rsidR="00850895">
        <w:lastRenderedPageBreak/>
        <w:t xml:space="preserve">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 xml:space="preserve">av </w:t>
      </w:r>
      <w:proofErr w:type="spellStart"/>
      <w:r w:rsidR="00D90862">
        <w:t>DIM’s</w:t>
      </w:r>
      <w:proofErr w:type="spellEnd"/>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w:t>
      </w:r>
      <w:proofErr w:type="spellStart"/>
      <w:r w:rsidR="00503EE6">
        <w:t>Grade</w:t>
      </w:r>
      <w:proofErr w:type="spellEnd"/>
      <w:r w:rsidR="00503EE6">
        <w:t xml:space="preserve"> och de</w:t>
      </w:r>
      <w:r>
        <w:t xml:space="preserve"> </w:t>
      </w:r>
      <w:r w:rsidR="00503EE6">
        <w:t>motsvarande</w:t>
      </w:r>
      <w:r>
        <w:t xml:space="preserve"> DIM</w:t>
      </w:r>
      <w:r w:rsidR="00694336">
        <w:t>-</w:t>
      </w:r>
      <w:r w:rsidR="00DF3880">
        <w:t>element</w:t>
      </w:r>
      <w:r w:rsidR="00694336">
        <w:t>en</w:t>
      </w:r>
      <w:r>
        <w:t>.</w:t>
      </w:r>
      <w:bookmarkStart w:id="14" w:name="_Toc489811950"/>
      <w:bookmarkStart w:id="15"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630E528E" w14:textId="13799B6E" w:rsidR="00D45847" w:rsidRDefault="00850895" w:rsidP="00547B0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692DE8">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8D664C">
        <w:t xml:space="preserve">B) </w:t>
      </w:r>
      <w:bookmarkEnd w:id="14"/>
      <w:bookmarkEnd w:id="15"/>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w:t>
      </w:r>
      <w:r w:rsidR="00CA4A2A" w:rsidRPr="008D664C">
        <w:t xml:space="preserve">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bookmarkStart w:id="16" w:name="_GoBack"/>
      <w:bookmarkEnd w:id="16"/>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lastRenderedPageBreak/>
        <w:t>Diskussion</w:t>
      </w:r>
      <w:bookmarkEnd w:id="18"/>
    </w:p>
    <w:p w14:paraId="6D0F922C" w14:textId="58222EA8" w:rsidR="00482F2B" w:rsidRDefault="00521970" w:rsidP="00CA1731">
      <w:pPr>
        <w:spacing w:line="480" w:lineRule="auto"/>
        <w:jc w:val="both"/>
      </w:pPr>
      <w:r>
        <w:t>Denna studie</w:t>
      </w:r>
      <w:r w:rsidR="00231746">
        <w:t xml:space="preserve"> utgick från </w:t>
      </w:r>
      <w:r w:rsidR="00A71251">
        <w:t>utgångspunkten</w:t>
      </w:r>
      <w:r w:rsidR="00231746">
        <w:t xml:space="preserve"> </w:t>
      </w:r>
      <w:r w:rsidR="00A71251">
        <w:t xml:space="preserve">att övergångsprocessen från </w:t>
      </w:r>
      <w:proofErr w:type="spellStart"/>
      <w:r w:rsidR="00A71251">
        <w:t>Grades</w:t>
      </w:r>
      <w:proofErr w:type="spellEnd"/>
      <w:r w:rsidR="00A71251">
        <w:t xml:space="preserve"> befintliga pedagogiska strategi till en modellbaserad strategi. </w:t>
      </w:r>
      <w:r w:rsidR="000C1D43">
        <w:t xml:space="preserve">Syftet </w:t>
      </w:r>
      <w:r w:rsidR="00CA3AE8">
        <w:t xml:space="preserve">var att förstå </w:t>
      </w:r>
      <w:proofErr w:type="spellStart"/>
      <w:r w:rsidR="00CA3AE8">
        <w:t>Grade</w:t>
      </w:r>
      <w:r w:rsidR="00231746">
        <w:t>s</w:t>
      </w:r>
      <w:proofErr w:type="spellEnd"/>
      <w:r w:rsidR="00CA3AE8">
        <w:t xml:space="preserve"> </w:t>
      </w:r>
      <w:r w:rsidR="00EB4251">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w:t>
      </w:r>
      <w:proofErr w:type="spellStart"/>
      <w:r w:rsidR="000C1D43">
        <w:t>Grade</w:t>
      </w:r>
      <w:proofErr w:type="spellEnd"/>
      <w:r w:rsidR="000C1D43">
        <w:t xml:space="preserve"> nuvarande pedagogik. Resultatet visade att det </w:t>
      </w:r>
      <w:r w:rsidR="00FC2E6B">
        <w:t>A</w:t>
      </w:r>
      <w:r w:rsidR="000C1D43">
        <w:t xml:space="preserve">ssociativa perspektivet var lämpligast för att inrama </w:t>
      </w:r>
      <w:proofErr w:type="spellStart"/>
      <w:r w:rsidR="000C1D43">
        <w:t>Grades</w:t>
      </w:r>
      <w:proofErr w:type="spellEnd"/>
      <w:r w:rsidR="000C1D43">
        <w:t xml:space="preserve">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proofErr w:type="spellStart"/>
      <w:r w:rsidR="00AC7484">
        <w:t>Grades</w:t>
      </w:r>
      <w:proofErr w:type="spellEnd"/>
      <w:r w:rsidR="00AC7484">
        <w:t xml:space="preserve"> kurser.</w:t>
      </w:r>
    </w:p>
    <w:p w14:paraId="4D757CA3" w14:textId="77777777" w:rsidR="00551BEB" w:rsidRDefault="00551BEB" w:rsidP="00CA1731">
      <w:pPr>
        <w:spacing w:line="480" w:lineRule="auto"/>
        <w:jc w:val="both"/>
      </w:pPr>
    </w:p>
    <w:p w14:paraId="23819B53" w14:textId="1654457C" w:rsidR="00AC7484" w:rsidRDefault="008227FA" w:rsidP="00CA1731">
      <w:pPr>
        <w:spacing w:line="480" w:lineRule="auto"/>
        <w:jc w:val="both"/>
      </w:pPr>
      <w:r>
        <w:t xml:space="preserve">Intervjuresultatet visade att det Associativa perspektivet passade bäst in på </w:t>
      </w:r>
      <w:proofErr w:type="spellStart"/>
      <w:r>
        <w:t>Grades</w:t>
      </w:r>
      <w:proofErr w:type="spellEnd"/>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 xml:space="preserve">enligt </w:t>
      </w:r>
      <w:proofErr w:type="spellStart"/>
      <w:r w:rsidR="00E83E99">
        <w:t>Grade</w:t>
      </w:r>
      <w:r w:rsidR="00AE48F8">
        <w:t>s</w:t>
      </w:r>
      <w:proofErr w:type="spellEnd"/>
      <w:r w:rsidR="00AE48F8">
        <w:t xml:space="preserve"> standard</w:t>
      </w:r>
      <w:r w:rsidR="00E83E99">
        <w:t xml:space="preserve"> </w:t>
      </w:r>
      <w:r w:rsidR="00F358E4">
        <w:t xml:space="preserve">för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w:t>
      </w:r>
      <w:proofErr w:type="spellStart"/>
      <w:r w:rsidR="00AC7484">
        <w:t>Grades</w:t>
      </w:r>
      <w:proofErr w:type="spellEnd"/>
      <w:r w:rsidR="00AC7484">
        <w:t xml:space="preserve">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 xml:space="preserve">ra på </w:t>
      </w:r>
      <w:proofErr w:type="spellStart"/>
      <w:r w:rsidR="00F358E4">
        <w:t>Grade</w:t>
      </w:r>
      <w:proofErr w:type="spellEnd"/>
      <w:r w:rsidR="00F358E4">
        <w:t xml:space="preserv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6DD5676" w:rsidR="00590E58" w:rsidRDefault="00710303" w:rsidP="00CA1731">
      <w:pPr>
        <w:spacing w:line="480" w:lineRule="auto"/>
        <w:jc w:val="both"/>
      </w:pPr>
      <w:r>
        <w:t>Resultatet</w:t>
      </w:r>
      <w:r w:rsidR="00864EC1">
        <w:t xml:space="preserve"> från </w:t>
      </w:r>
      <w:r w:rsidR="0075412A">
        <w:t>i</w:t>
      </w:r>
      <w:r w:rsidR="000A2398">
        <w:t xml:space="preserve">ntervjun </w:t>
      </w:r>
      <w:r w:rsidR="00B37533">
        <w:t xml:space="preserve">gav oss </w:t>
      </w:r>
      <w:r w:rsidR="00F358E4">
        <w:t xml:space="preserve">skapade </w:t>
      </w:r>
      <w:r w:rsidR="00B37533">
        <w:t>möjligheten att</w:t>
      </w:r>
      <w:r w:rsidR="00CA2D4A">
        <w:t xml:space="preserve"> utvärdera </w:t>
      </w:r>
      <w:r w:rsidR="00674179">
        <w:t xml:space="preserve">fyra av </w:t>
      </w:r>
      <w:proofErr w:type="spellStart"/>
      <w:r w:rsidR="00674179">
        <w:t>Grades</w:t>
      </w:r>
      <w:proofErr w:type="spellEnd"/>
      <w:r w:rsidR="00674179">
        <w:t xml:space="preserve">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 xml:space="preserve">Bedömning och </w:t>
      </w:r>
      <w:r w:rsidR="00973E43">
        <w:rPr>
          <w:i/>
        </w:rPr>
        <w:lastRenderedPageBreak/>
        <w:t>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proofErr w:type="spellStart"/>
      <w:r w:rsidR="00C46D9D">
        <w:t>Grade</w:t>
      </w:r>
      <w:proofErr w:type="spellEnd"/>
      <w:r w:rsidR="00C46D9D">
        <w:t xml:space="preserve"> inte prioriterar dessa faser eller att </w:t>
      </w:r>
      <w:proofErr w:type="spellStart"/>
      <w:r w:rsidR="00513716">
        <w:t>Grade</w:t>
      </w:r>
      <w:proofErr w:type="spellEnd"/>
      <w:r w:rsidR="00513716">
        <w:t xml:space="preserv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 xml:space="preserve">att </w:t>
      </w:r>
      <w:proofErr w:type="spellStart"/>
      <w:r w:rsidR="00B566A4">
        <w:t>Gr</w:t>
      </w:r>
      <w:r w:rsidR="00C46D9D">
        <w:t>ade</w:t>
      </w:r>
      <w:proofErr w:type="spellEnd"/>
      <w:r w:rsidR="00C46D9D">
        <w:t xml:space="preserv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w:t>
      </w:r>
      <w:r w:rsidR="00F358E4">
        <w:t xml:space="preserve">bättrad pedagogik i </w:t>
      </w:r>
      <w:proofErr w:type="spellStart"/>
      <w:r w:rsidR="00F358E4">
        <w:t>Grades</w:t>
      </w:r>
      <w:proofErr w:type="spellEnd"/>
      <w:r w:rsidR="00F358E4">
        <w:t xml:space="preserve">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w:t>
      </w:r>
      <w:proofErr w:type="spellStart"/>
      <w:r>
        <w:t>Grade</w:t>
      </w:r>
      <w:proofErr w:type="spellEnd"/>
      <w:r>
        <w:t xml:space="preserv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 xml:space="preserve">långt emellan </w:t>
      </w:r>
      <w:proofErr w:type="spellStart"/>
      <w:r w:rsidR="00674577">
        <w:t>Grades</w:t>
      </w:r>
      <w:proofErr w:type="spellEnd"/>
      <w:r w:rsidR="00674577">
        <w:t xml:space="preserve"> kur</w:t>
      </w:r>
      <w:r>
        <w:t>ser,</w:t>
      </w:r>
      <w:r w:rsidR="000152C2">
        <w:t xml:space="preserve"> </w:t>
      </w:r>
      <w:r w:rsidR="007E6083">
        <w:t xml:space="preserve">är rekommendationen att </w:t>
      </w:r>
      <w:proofErr w:type="spellStart"/>
      <w:r w:rsidR="000152C2">
        <w:t>Grade</w:t>
      </w:r>
      <w:proofErr w:type="spellEnd"/>
      <w:r w:rsidR="000152C2">
        <w:t xml:space="preserv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w:t>
      </w:r>
      <w:proofErr w:type="spellStart"/>
      <w:r>
        <w:t>Grades</w:t>
      </w:r>
      <w:proofErr w:type="spellEnd"/>
      <w:r>
        <w:t xml:space="preserve"> övergång till en modellbaserat strategi. </w:t>
      </w:r>
      <w:r w:rsidR="00DE1A92">
        <w:t>Samtidigt identifiera</w:t>
      </w:r>
      <w:r w:rsidR="007E6083">
        <w:t>s</w:t>
      </w:r>
      <w:r w:rsidR="00DE1A92">
        <w:t xml:space="preserve"> för- och nackdelar med </w:t>
      </w:r>
      <w:proofErr w:type="spellStart"/>
      <w:r w:rsidR="00DE1A92">
        <w:t>Grades</w:t>
      </w:r>
      <w:proofErr w:type="spellEnd"/>
      <w:r w:rsidR="00DE1A92">
        <w:t xml:space="preserve"> </w:t>
      </w:r>
      <w:r w:rsidR="007E6083">
        <w:t>nuvarande pedagogik, enligt DIM. Studien</w:t>
      </w:r>
      <w:r w:rsidR="00DE1A92">
        <w:t xml:space="preserve"> </w:t>
      </w:r>
      <w:r>
        <w:t>påpekar fördelar samtidigt som</w:t>
      </w:r>
      <w:r w:rsidR="007E6083">
        <w:t xml:space="preserve"> den</w:t>
      </w:r>
      <w:r>
        <w:t xml:space="preserve"> vi </w:t>
      </w:r>
      <w:r w:rsidR="00DE1A92">
        <w:t xml:space="preserve">ger specifika förslag </w:t>
      </w:r>
      <w:r w:rsidR="00DE1A92">
        <w:lastRenderedPageBreak/>
        <w:t>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w:t>
      </w:r>
      <w:proofErr w:type="spellStart"/>
      <w:r w:rsidR="0010000F">
        <w:t>Imner</w:t>
      </w:r>
      <w:proofErr w:type="spellEnd"/>
      <w:r w:rsidR="0010000F">
        <w:t xml:space="preserve"> för stöd och uppmuntran till examenarbetet. </w:t>
      </w:r>
      <w:r w:rsidR="00B35E9B">
        <w:t>J</w:t>
      </w:r>
      <w:r w:rsidR="00DB3CC8">
        <w:t xml:space="preserve">ag </w:t>
      </w:r>
      <w:r w:rsidR="00B35E9B">
        <w:t xml:space="preserve">vill </w:t>
      </w:r>
      <w:r w:rsidR="00BF2EDC">
        <w:t>även</w:t>
      </w:r>
      <w:r w:rsidR="00DB3CC8">
        <w:t xml:space="preserve"> tacka </w:t>
      </w:r>
      <w:proofErr w:type="spellStart"/>
      <w:r w:rsidR="00DB3CC8">
        <w:t>Grade</w:t>
      </w:r>
      <w:proofErr w:type="spellEnd"/>
      <w:r w:rsidR="00DB3CC8">
        <w:t xml:space="preserv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3347766E" w14:textId="5797397E" w:rsidR="005D1A1C"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w:t>
      </w:r>
      <w:proofErr w:type="spellStart"/>
      <w:r w:rsidRPr="000427E4">
        <w:rPr>
          <w:rFonts w:ascii="Verdana" w:hAnsi="Verdana"/>
          <w:b/>
          <w:sz w:val="16"/>
          <w:szCs w:val="16"/>
        </w:rPr>
        <w:t>Grade</w:t>
      </w:r>
      <w:proofErr w:type="spellEnd"/>
      <w:r w:rsidRPr="000427E4">
        <w:rPr>
          <w:rFonts w:ascii="Verdana" w:hAnsi="Verdana"/>
          <w:b/>
          <w:sz w:val="16"/>
          <w:szCs w:val="16"/>
        </w:rPr>
        <w:t xml:space="preserv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 xml:space="preserve">grundat på </w:t>
      </w:r>
      <w:proofErr w:type="spellStart"/>
      <w:r w:rsidR="00052213" w:rsidRPr="000427E4">
        <w:rPr>
          <w:rFonts w:ascii="Verdana" w:hAnsi="Verdana"/>
          <w:sz w:val="16"/>
          <w:szCs w:val="16"/>
        </w:rPr>
        <w:t>DIM’s</w:t>
      </w:r>
      <w:proofErr w:type="spellEnd"/>
      <w:r w:rsidR="00052213" w:rsidRPr="000427E4">
        <w:rPr>
          <w:rFonts w:ascii="Verdana" w:hAnsi="Verdana"/>
          <w:sz w:val="16"/>
          <w:szCs w:val="16"/>
        </w:rPr>
        <w:t xml:space="preserve">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A30F3" w:rsidRDefault="00CA30F3">
      <w:r>
        <w:separator/>
      </w:r>
    </w:p>
  </w:endnote>
  <w:endnote w:type="continuationSeparator" w:id="0">
    <w:p w14:paraId="4F768654" w14:textId="77777777" w:rsidR="00CA30F3" w:rsidRDefault="00CA30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A30F3" w:rsidRDefault="00CA30F3">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CA30F3" w:rsidRDefault="00CA4A2A">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CA30F3" w:rsidRDefault="00CA30F3">
        <w:pPr>
          <w:pStyle w:val="Footer1"/>
          <w:jc w:val="center"/>
        </w:pPr>
        <w:r>
          <w:fldChar w:fldCharType="begin"/>
        </w:r>
        <w:r>
          <w:instrText>PAGE</w:instrText>
        </w:r>
        <w:r>
          <w:fldChar w:fldCharType="separate"/>
        </w:r>
        <w:r w:rsidR="00CA4A2A">
          <w:rPr>
            <w:noProof/>
          </w:rPr>
          <w:t>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CA30F3" w:rsidRDefault="00CA30F3">
        <w:pPr>
          <w:pStyle w:val="Footer1"/>
          <w:jc w:val="center"/>
        </w:pPr>
        <w:r>
          <w:fldChar w:fldCharType="begin"/>
        </w:r>
        <w:r>
          <w:instrText>PAGE</w:instrText>
        </w:r>
        <w:r>
          <w:fldChar w:fldCharType="separate"/>
        </w:r>
        <w:r w:rsidR="00CA4A2A">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A30F3" w:rsidRDefault="00CA30F3">
      <w:r>
        <w:separator/>
      </w:r>
    </w:p>
  </w:footnote>
  <w:footnote w:type="continuationSeparator" w:id="0">
    <w:p w14:paraId="71DB8F98" w14:textId="77777777" w:rsidR="00CA30F3" w:rsidRDefault="00CA30F3">
      <w:r>
        <w:continuationSeparator/>
      </w:r>
    </w:p>
  </w:footnote>
  <w:footnote w:id="1">
    <w:p w14:paraId="5824ECF3" w14:textId="4B98B15A"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w:t>
      </w:r>
      <w:proofErr w:type="spellStart"/>
      <w:r w:rsidRPr="005D1A1C">
        <w:rPr>
          <w:sz w:val="14"/>
          <w:szCs w:val="14"/>
        </w:rPr>
        <w:t>Grades</w:t>
      </w:r>
      <w:proofErr w:type="spellEnd"/>
      <w:r w:rsidRPr="005D1A1C">
        <w:rPr>
          <w:sz w:val="14"/>
          <w:szCs w:val="14"/>
        </w:rPr>
        <w:t xml:space="preserve"> förklaring av målgrupp.</w:t>
      </w:r>
    </w:p>
  </w:footnote>
  <w:footnote w:id="2">
    <w:p w14:paraId="1BA30943" w14:textId="09D063F6"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A30F3" w:rsidRDefault="00CA30F3"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3A1"/>
    <w:rsid w:val="007C5578"/>
    <w:rsid w:val="007C7515"/>
    <w:rsid w:val="007C75AC"/>
    <w:rsid w:val="007D7DFC"/>
    <w:rsid w:val="007E24A5"/>
    <w:rsid w:val="007E6083"/>
    <w:rsid w:val="007F0323"/>
    <w:rsid w:val="007F11CF"/>
    <w:rsid w:val="007F35F0"/>
    <w:rsid w:val="007F5594"/>
    <w:rsid w:val="007F5A31"/>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D01A7"/>
    <w:rsid w:val="008D24BF"/>
    <w:rsid w:val="008D2988"/>
    <w:rsid w:val="008D664C"/>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43F6C"/>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2911"/>
    <w:rsid w:val="00A63576"/>
    <w:rsid w:val="00A63C4E"/>
    <w:rsid w:val="00A65FFF"/>
    <w:rsid w:val="00A66750"/>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1418"/>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277B"/>
    <w:rsid w:val="00E44B3C"/>
    <w:rsid w:val="00E44C61"/>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FAC3F444-1F64-8F4A-BAEF-CD3A480BF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24</Pages>
  <Words>10951</Words>
  <Characters>62425</Characters>
  <Application>Microsoft Macintosh Word</Application>
  <DocSecurity>0</DocSecurity>
  <Lines>520</Lines>
  <Paragraphs>146</Paragraphs>
  <ScaleCrop>false</ScaleCrop>
  <Company>Stockholms universitetsbibliotek</Company>
  <LinksUpToDate>false</LinksUpToDate>
  <CharactersWithSpaces>73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34</cp:revision>
  <cp:lastPrinted>2018-10-21T11:32:00Z</cp:lastPrinted>
  <dcterms:created xsi:type="dcterms:W3CDTF">2018-10-21T11:32:00Z</dcterms:created>
  <dcterms:modified xsi:type="dcterms:W3CDTF">2018-11-03T16:0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